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B76E91" w:rsidRDefault="00C26C92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713A718" w14:textId="77777777" w:rsidR="0008177B" w:rsidRPr="00B76E91" w:rsidRDefault="0008177B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FE141E" w14:textId="77777777" w:rsidR="0008177B" w:rsidRPr="00B76E91" w:rsidRDefault="0008177B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5698EB" w14:textId="77777777" w:rsidR="0008177B" w:rsidRPr="00B76E91" w:rsidRDefault="0008177B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3536ED" w14:textId="77777777" w:rsidR="0008177B" w:rsidRPr="00B76E91" w:rsidRDefault="0008177B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6890DD8" w14:textId="77777777" w:rsidR="0008177B" w:rsidRPr="00B76E91" w:rsidRDefault="0008177B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2E4F91A" w14:textId="3028C459" w:rsidR="0008177B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paring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inesses for Global Internet Access</w:t>
      </w:r>
    </w:p>
    <w:p w14:paraId="153527ED" w14:textId="77777777" w:rsidR="0008177B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3495B88" w14:textId="77777777" w:rsidR="0008177B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0493F3C" w14:textId="77777777" w:rsidR="00A106AF" w:rsidRPr="00B76E91" w:rsidRDefault="00A106AF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B9792" w14:textId="77777777" w:rsidR="00A106AF" w:rsidRPr="00B76E91" w:rsidRDefault="00A106AF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B76E91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9895D70" w14:textId="7795A9E2" w:rsidR="00BB44B6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reparing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inesses for Global Internet Access</w:t>
      </w:r>
    </w:p>
    <w:p w14:paraId="791F21C4" w14:textId="2418793E" w:rsidR="0026072D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troduction</w:t>
      </w:r>
    </w:p>
    <w:p w14:paraId="08B8E3CD" w14:textId="29933CB3" w:rsidR="00BB44B6" w:rsidRPr="00B76E91" w:rsidRDefault="00C26C92" w:rsidP="00B76E91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lobal internet access is one of the business dimension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bring an evolution in business. A flashback of past highlights how organizations have been strengthened by using the internet. 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r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nk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s one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events of 2019, that embedded tint of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solution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es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it was a motivation for all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ginner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tarlink is an ambitious network of 20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pace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X has planned to launch about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twelve thousand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nex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ew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year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as to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rovide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adband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vice throughout the entire plan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nImorK37","properties":{"formattedCitation":"(Cashel, 2019)","plainCitation":"(Cashel, 2019)","noteIndex":0},"citationItems":[{"id":348,"uris":["http://zotero.org/users/local/6bWeQAmN/items/DBLDXTIS"],"uri":["http://zotero.org/users/local/6bWeQAmN/items/DBLDXTIS"],"itemData":{"id":348,"type":"article-magazine","abstract":"They’ll need to rethink their business models and platform strategies.","container-title":"Harvard Business Review","ISSN":"0017-8012","source":"hbr.org","title":"How Businesses Should Prepare for Global Internet Access","URL":"https://hbr.org/2019/07/how-businesses-should-prepare-for-global-internet-access","author":[{"family":"Cashel","given":"Jim"}],"accessed":{"date-parts":[["2020",1,16]]},"issued":{"date-parts":[["2019",7,16]]}}}],"schema":"https://github.com/citation-style-language/schema/raw/master/csl-citation.json"} </w:instrTex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B76E91">
        <w:rPr>
          <w:rFonts w:ascii="Times New Roman" w:hAnsi="Times New Roman" w:cs="Times New Roman"/>
          <w:sz w:val="24"/>
          <w:szCs w:val="24"/>
        </w:rPr>
        <w:t>(Cashel, 2019)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7B5818E" w14:textId="5E2AE706" w:rsidR="00AF2A8E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cussion</w:t>
      </w:r>
    </w:p>
    <w:p w14:paraId="2EEDAD91" w14:textId="53AF40CA" w:rsidR="00AF2A8E" w:rsidRPr="00B76E91" w:rsidRDefault="00C26C92" w:rsidP="00B76E91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the launch of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osaic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rowser 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6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years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o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ught a sudden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volution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orld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usiness, it was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ound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nly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lf of the global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d access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According to the information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llected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the United Nation's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tate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roadband report, it was found that 49.2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r cent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population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ave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ffordable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ccess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chnology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ims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t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volution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adband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xertions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ore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ressive way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nv1Wr4jT","properties":{"formattedCitation":"(Meyers, 2002)","plainCitation":"(Meyers, 2002)","noteIndex":0},"citationItems":[{"id":350,"uris":["http://zotero.org/users/local/6bWeQAmN/items/QIMM3QKC"],"uri":["http://zotero.org/users/local/6bWeQAmN/items/QIMM3QKC"],"itemData":{"id":350,"type":"book","publisher":"Academic","source":"Google Scholar","title":"Encyclopedia of physical science and technology","author":[{"family":"Meyers","given":"Robert A."}],"issued":{"date-parts":[["2002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Meyers, 2012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bookmarkStart w:id="0" w:name="_GoBack"/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revalence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alloons, and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rones</w:t>
      </w:r>
      <w:proofErr w:type="gramStart"/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’</w:t>
      </w:r>
      <w:r w:rsidR="000117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proofErr w:type="gramEnd"/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on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mising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olutions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blem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ed by the world</w:t>
      </w:r>
      <w:bookmarkEnd w:id="0"/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844FAA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ddition to the narrow edges, </w:t>
      </w:r>
      <w:r w:rsidR="00F91BE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aceX will be leading the race in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orm</w:t>
      </w:r>
      <w:r w:rsidR="00F91BE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LEO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6B516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at will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 launched</w:t>
      </w:r>
      <w:r w:rsidR="006B516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p to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eight hundred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number </w:t>
      </w:r>
      <w:r w:rsidR="006B516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2020. 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irst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tarlink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practice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elkom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Kenya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ith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im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provide 4G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rural parts of Africa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xDm4VEf4","properties":{"formattedCitation":"(Cashel, 2019)","plainCitation":"(Cashel, 2019)","noteIndex":0},"citationItems":[{"id":348,"uris":["http://zotero.org/users/local/6bWeQAmN/items/DBLDXTIS"],"uri":["http://zotero.org/users/local/6bWeQAmN/items/DBLDXTIS"],"itemData":{"id":348,"type":"article-magazine","abstract":"They’ll need to rethink their business models and platform strategies.","container-title":"Harvard Business Review","ISSN":"0017-8012","source":"hbr.org","title":"How Businesses Should Prepare for Global Internet Access","URL":"https://hbr.org/2019/07/how-businesses-should-prepare-for-global-internet-access","author":[{"family":"Cashel","given":"Jim"}],"accessed":{"date-parts":[["2020",1,16]]},"issued":{"date-parts":[["2019",7,16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Cashel, 2019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168D079C" w14:textId="6C3A5A2D" w:rsidR="00AA4045" w:rsidRPr="00B76E91" w:rsidRDefault="00B76E91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C26C92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assumed that within the next three to five years, a major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rtion</w:t>
      </w:r>
      <w:r w:rsidR="00C26C92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planet will have access to the internet.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owever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irst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opters will b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overnment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gencies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usinesses,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inics, and different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chools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set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imension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that will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act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itiative of Starlink.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stinc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diverse population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on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ajor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rgets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king into 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ccount that almost a billion of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nsumers who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using th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low-income communities.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mong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m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ny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m will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ave limited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ess to education. In order to address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bjec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roducts and services will be offered by using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at there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clea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structions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ose who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users.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ocalized</w:t>
      </w:r>
      <w:r w:rsidR="00245BE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cation is also on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245BE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ajor necessities to be addresse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="00245BE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Mandarin, English, Arabic, Hindi, an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panish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De Waal Alberts &amp; A, 2020).</w:t>
      </w:r>
    </w:p>
    <w:p w14:paraId="76BE1189" w14:textId="0F12D131" w:rsidR="00A047E2" w:rsidRPr="00B76E91" w:rsidRDefault="00C26C92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ny of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nsumers</w:t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ill</w:t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 located in low-income countries who will be having limited resources. 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der this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ve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ere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a lot of opportunities for the hybrid business model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olves both philanthropic an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overnmental partnerships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fyiXSLAf","properties":{"formattedCitation":"(Meyers, 2002)","plainCitation":"(Meyers, 2002)","noteIndex":0},"citationItems":[{"id":350,"uris":["http://zotero.org/users/local/6bWeQAmN/items/QIMM3QKC"],"uri":["http://zotero.org/users/local/6bWeQAmN/items/QIMM3QKC"],"itemData":{"id":350,"type":"book","publisher":"Academic","source":"Google Scholar","title":"Encyclopedia of physical science and technology","author":[{"family":"Meyers","given":"Robert A."}],"issued":{"date-parts":[["2002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Meyers, 2012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addition,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orld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nk is planning to invest about 200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illion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llars </w:t>
      </w:r>
      <w:r w:rsidR="004161F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renewable energy products in emerging economies by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year</w:t>
      </w:r>
      <w:r w:rsidR="004161F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2025.</w:t>
      </w:r>
      <w:r w:rsidR="004161F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more like an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 expected to result in a significant number of opportunities for the privat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ectors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ew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ginner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men (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yers, 2002). </w:t>
      </w:r>
    </w:p>
    <w:p w14:paraId="67250647" w14:textId="1DF2B622" w:rsidR="00DB6505" w:rsidRPr="00B76E91" w:rsidRDefault="00C26C92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It is also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mportant to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e that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nder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of the new businesses will b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ive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prominent chance to come up to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arge mark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ifferen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latform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acebook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 many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rket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aceboo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fered fre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ually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nsumer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not offered 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and mad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ware of the online sources or the other services 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besides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eboo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dio an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video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cation is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e of the major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</w:t>
      </w:r>
      <w:r w:rsidR="00011760">
        <w:rPr>
          <w:rFonts w:ascii="Times New Roman" w:hAnsi="Times New Roman" w:cs="Times New Roman"/>
          <w:color w:val="000000" w:themeColor="text1"/>
          <w:sz w:val="24"/>
          <w:szCs w:val="24"/>
        </w:rPr>
        <w:t>iv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s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will b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ken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these services will b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dministrated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mart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aker technologies such a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exa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oogle Assistant that 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c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ming one of the major tools in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atest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vices.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nother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ason for introducing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udio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visual tools is to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nalyze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riticall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valuate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tomer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age taking into account that the majo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martphones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online functioning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IBNvcdDa","properties":{"formattedCitation":"(Zuehlke &amp; Henderson, 2020)","plainCitation":"(Zuehlke &amp; Henderson, 2020)","noteIndex":0},"citationItems":[{"id":352,"uris":["http://zotero.org/users/local/6bWeQAmN/items/EL39QMJN"],"uri":["http://zotero.org/users/local/6bWeQAmN/items/EL39QMJN"],"itemData":{"id":352,"type":"paper-conference","container-title":"AIAA Scitech 2020 Forum","page":"0230","source":"Google Scholar","title":"Geostationary Satellite Constellation Tracking and Identification Using Normalized Cross Correlation","author":[{"family":"Zuehlke","given":"David"},{"family":"Henderson","given":"Troy"}],"issued":{"date-parts":[["2020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Zuehlke &amp; Henderson, 2020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86B58FA" w14:textId="4E36D961" w:rsidR="003118AF" w:rsidRPr="00B76E91" w:rsidRDefault="00C26C92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ab/>
        <w:t xml:space="preserve">Then, it is highlighted that th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providing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e intern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ill also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itigat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ap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faced by peopl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rms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ing th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urrent service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at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ural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a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low income. It is 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expensive to work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y using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lay </w:t>
      </w:r>
      <w:proofErr w:type="spellStart"/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011760">
        <w:rPr>
          <w:rFonts w:ascii="Times New Roman" w:hAnsi="Times New Roman" w:cs="Times New Roman"/>
          <w:color w:val="000000" w:themeColor="text1"/>
          <w:sz w:val="24"/>
          <w:szCs w:val="24"/>
        </w:rPr>
        <w:t>ibre</w:t>
      </w:r>
      <w:proofErr w:type="spellEnd"/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tic cable or an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other cables in this area. Cell tower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jor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pic of discussion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king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o account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at the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verage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ell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wer is less expensive when it is compare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other sources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ilit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re is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eed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critical mass of paying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ustomers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as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ke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r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conomic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viable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is issue of economic growth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introduced by different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chnology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rms whereas in the past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ecades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ny of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rm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a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xperienced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leapfrog”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novations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that they can be provided with better an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ader internet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verage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mparison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new satellites aim to b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maller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aster and powerful in their performance. It will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fer an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tency period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bout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5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 35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illiseconds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more or les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qual 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o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tter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the DSL system and cables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VHTIQTOM","properties":{"formattedCitation":"(Zuehlke &amp; Henderson, 2020)","plainCitation":"(Zuehlke &amp; Henderson, 2020)","noteIndex":0},"citationItems":[{"id":352,"uris":["http://zotero.org/users/local/6bWeQAmN/items/EL39QMJN"],"uri":["http://zotero.org/users/local/6bWeQAmN/items/EL39QMJN"],"itemData":{"id":352,"type":"paper-conference","container-title":"AIAA Scitech 2020 Forum","page":"0230","source":"Google Scholar","title":"Geostationary Satellite Constellation Tracking and Identification Using Normalized Cross Correlation","author":[{"family":"Zuehlke","given":"David"},{"family":"Henderson","given":"Troy"}],"issued":{"date-parts":[["2020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Zuehlke &amp; Henderson, 2020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A06983D" w14:textId="1EBE3B9B" w:rsidR="00BC0BFC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sion</w:t>
      </w:r>
    </w:p>
    <w:p w14:paraId="43B06A4E" w14:textId="52B6E378" w:rsidR="00BC0BFC" w:rsidRPr="00B76E91" w:rsidRDefault="00C26C92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broadban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etwor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der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am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“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tarlin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is on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initiatives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major topic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discussion in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s</w:t>
      </w:r>
      <w:r w:rsidR="00B76E9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ss world in 2019.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ring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volutio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business world because internet 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n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best necessities to bring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hif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current practices of the business world. Although ther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 a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t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odel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echnological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latform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working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rovid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tte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ilities, still there is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ap tha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fines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ither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high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rket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low market. 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order to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itigate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ap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romote 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chnology, this new broadband network will be a shift and a goo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uck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rk for the market to grow both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ationally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ationally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88E5896" w14:textId="2850F526" w:rsidR="00B513B5" w:rsidRPr="00B76E91" w:rsidRDefault="00B513B5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4D97232" w14:textId="64FEB543" w:rsidR="00091736" w:rsidRPr="00B76E91" w:rsidRDefault="00091736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FCF483B" w14:textId="7E130567" w:rsidR="00091736" w:rsidRPr="00B76E91" w:rsidRDefault="00091736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68C82B8" w14:textId="1CE10C37" w:rsidR="00091736" w:rsidRPr="00B76E91" w:rsidRDefault="00C26C92" w:rsidP="00B76E91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ferences</w:t>
      </w:r>
    </w:p>
    <w:p w14:paraId="240F1E94" w14:textId="711727F9" w:rsidR="00FC421D" w:rsidRPr="00B76E91" w:rsidRDefault="00C26C92" w:rsidP="00B76E91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B76E91">
        <w:rPr>
          <w:rFonts w:ascii="Times New Roman" w:hAnsi="Times New Roman" w:cs="Times New Roman"/>
          <w:sz w:val="24"/>
          <w:szCs w:val="24"/>
        </w:rPr>
        <w:t xml:space="preserve">Cashel, J. (2019, July 16). How Businesses Should Prepare for Global Internet Access. </w:t>
      </w:r>
      <w:r w:rsidRPr="00B76E91">
        <w:rPr>
          <w:rFonts w:ascii="Times New Roman" w:hAnsi="Times New Roman" w:cs="Times New Roman"/>
          <w:i/>
          <w:iCs/>
          <w:sz w:val="24"/>
          <w:szCs w:val="24"/>
        </w:rPr>
        <w:t>Harvard Business Review</w:t>
      </w:r>
      <w:r w:rsidRPr="00B76E91">
        <w:rPr>
          <w:rFonts w:ascii="Times New Roman" w:hAnsi="Times New Roman" w:cs="Times New Roman"/>
          <w:sz w:val="24"/>
          <w:szCs w:val="24"/>
        </w:rPr>
        <w:t>. https://hbr.org/2019/07/how-businesses-should-prepare-for-global-internet-access</w:t>
      </w:r>
    </w:p>
    <w:p w14:paraId="20656782" w14:textId="13DF49A1" w:rsidR="00FC421D" w:rsidRPr="00B76E91" w:rsidRDefault="00C26C92" w:rsidP="00B76E91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e Waal Alberts, A. (2020). A System of Enquiry for the Establishment of a Developmental Agenda for Space in Africa that Could Ensure Positive Economic Contributions for African Societies. In </w:t>
      </w:r>
      <w:r w:rsidRPr="00B76E91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pace Fostering African Societies</w:t>
      </w:r>
      <w:r w:rsidRPr="00B76E9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(pp. 231-243). Springer, Cham.</w:t>
      </w:r>
    </w:p>
    <w:p w14:paraId="7314E98E" w14:textId="77777777" w:rsidR="00FC421D" w:rsidRPr="00B76E91" w:rsidRDefault="00C26C92" w:rsidP="00B76E91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sz w:val="24"/>
          <w:szCs w:val="24"/>
        </w:rPr>
        <w:t xml:space="preserve">Meyers, R. A. (2002). </w:t>
      </w:r>
      <w:r w:rsidRPr="00B76E91">
        <w:rPr>
          <w:rFonts w:ascii="Times New Roman" w:hAnsi="Times New Roman" w:cs="Times New Roman"/>
          <w:i/>
          <w:iCs/>
          <w:sz w:val="24"/>
          <w:szCs w:val="24"/>
        </w:rPr>
        <w:t>Encyclopedia of physical science and technology</w:t>
      </w:r>
      <w:r w:rsidRPr="00B76E91">
        <w:rPr>
          <w:rFonts w:ascii="Times New Roman" w:hAnsi="Times New Roman" w:cs="Times New Roman"/>
          <w:sz w:val="24"/>
          <w:szCs w:val="24"/>
        </w:rPr>
        <w:t>. Academic.</w:t>
      </w:r>
    </w:p>
    <w:p w14:paraId="0450EBF8" w14:textId="77777777" w:rsidR="00FC421D" w:rsidRPr="00B76E91" w:rsidRDefault="00C26C92" w:rsidP="00B76E91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sz w:val="24"/>
          <w:szCs w:val="24"/>
        </w:rPr>
        <w:t xml:space="preserve">Zuehlke, D., &amp; Henderson, T. (2020). Geostationary Satellite Constellation Tracking and Identification Using Normalized Cross-Correlation. </w:t>
      </w:r>
      <w:r w:rsidRPr="00B76E91">
        <w:rPr>
          <w:rFonts w:ascii="Times New Roman" w:hAnsi="Times New Roman" w:cs="Times New Roman"/>
          <w:i/>
          <w:iCs/>
          <w:sz w:val="24"/>
          <w:szCs w:val="24"/>
        </w:rPr>
        <w:t>AIAA SciTech 2020 Forum</w:t>
      </w:r>
      <w:r w:rsidRPr="00B76E91">
        <w:rPr>
          <w:rFonts w:ascii="Times New Roman" w:hAnsi="Times New Roman" w:cs="Times New Roman"/>
          <w:sz w:val="24"/>
          <w:szCs w:val="24"/>
        </w:rPr>
        <w:t>, 0230.</w:t>
      </w:r>
    </w:p>
    <w:p w14:paraId="009E6177" w14:textId="1F00915F" w:rsidR="00091736" w:rsidRPr="00B76E91" w:rsidRDefault="00C26C92" w:rsidP="00B76E91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091736" w:rsidRPr="00B76E91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8CD4EA" w14:textId="77777777" w:rsidR="00F52634" w:rsidRDefault="00F52634">
      <w:pPr>
        <w:spacing w:after="0" w:line="240" w:lineRule="auto"/>
      </w:pPr>
      <w:r>
        <w:separator/>
      </w:r>
    </w:p>
  </w:endnote>
  <w:endnote w:type="continuationSeparator" w:id="0">
    <w:p w14:paraId="34FDD3D0" w14:textId="77777777" w:rsidR="00F52634" w:rsidRDefault="00F526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4D7644" w14:textId="77777777" w:rsidR="00F52634" w:rsidRDefault="00F52634">
      <w:pPr>
        <w:spacing w:after="0" w:line="240" w:lineRule="auto"/>
      </w:pPr>
      <w:r>
        <w:separator/>
      </w:r>
    </w:p>
  </w:footnote>
  <w:footnote w:type="continuationSeparator" w:id="0">
    <w:p w14:paraId="13E62E6E" w14:textId="77777777" w:rsidR="00F52634" w:rsidRDefault="00F5263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5D99156C" w:rsidR="00A106AF" w:rsidRPr="001A02CC" w:rsidRDefault="00C26C92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>Running Head:</w:t>
    </w:r>
    <w:r w:rsidR="00BB44B6">
      <w:rPr>
        <w:rFonts w:ascii="Times New Roman" w:hAnsi="Times New Roman" w:cs="Times New Roman"/>
        <w:sz w:val="24"/>
        <w:szCs w:val="24"/>
      </w:rPr>
      <w:t xml:space="preserve"> BUSINESS AND MANAGEMENT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F78C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12ADF5F7" w:rsidR="00A106AF" w:rsidRPr="001A02CC" w:rsidRDefault="00C26C92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BUSINESS AND MANAGEMENT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5F78CF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B40"/>
    <w:rsid w:val="00011760"/>
    <w:rsid w:val="000175BA"/>
    <w:rsid w:val="00024ABE"/>
    <w:rsid w:val="000254ED"/>
    <w:rsid w:val="00034E36"/>
    <w:rsid w:val="00040E21"/>
    <w:rsid w:val="00045047"/>
    <w:rsid w:val="00064440"/>
    <w:rsid w:val="00076C72"/>
    <w:rsid w:val="0008177B"/>
    <w:rsid w:val="00085549"/>
    <w:rsid w:val="00090057"/>
    <w:rsid w:val="00091736"/>
    <w:rsid w:val="0009207A"/>
    <w:rsid w:val="0009373B"/>
    <w:rsid w:val="000972AE"/>
    <w:rsid w:val="000A011E"/>
    <w:rsid w:val="000A6EE1"/>
    <w:rsid w:val="000C4677"/>
    <w:rsid w:val="000D5139"/>
    <w:rsid w:val="000D537D"/>
    <w:rsid w:val="000E027A"/>
    <w:rsid w:val="000E4547"/>
    <w:rsid w:val="000E60FE"/>
    <w:rsid w:val="000F5C0F"/>
    <w:rsid w:val="0011275D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87C02"/>
    <w:rsid w:val="001A02CC"/>
    <w:rsid w:val="001A0404"/>
    <w:rsid w:val="001A3BE1"/>
    <w:rsid w:val="001A7472"/>
    <w:rsid w:val="001B2CB0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45BEB"/>
    <w:rsid w:val="00247A02"/>
    <w:rsid w:val="0025247C"/>
    <w:rsid w:val="0026072D"/>
    <w:rsid w:val="00267851"/>
    <w:rsid w:val="00276576"/>
    <w:rsid w:val="002777E7"/>
    <w:rsid w:val="002804B8"/>
    <w:rsid w:val="00282CBA"/>
    <w:rsid w:val="00284B0D"/>
    <w:rsid w:val="00287B4B"/>
    <w:rsid w:val="002A5792"/>
    <w:rsid w:val="002C5353"/>
    <w:rsid w:val="002C5E14"/>
    <w:rsid w:val="002D4979"/>
    <w:rsid w:val="003118AF"/>
    <w:rsid w:val="00315B39"/>
    <w:rsid w:val="00321951"/>
    <w:rsid w:val="00323259"/>
    <w:rsid w:val="00332218"/>
    <w:rsid w:val="00334AD8"/>
    <w:rsid w:val="00336CA3"/>
    <w:rsid w:val="0034125C"/>
    <w:rsid w:val="003448D7"/>
    <w:rsid w:val="003450E0"/>
    <w:rsid w:val="00347131"/>
    <w:rsid w:val="00355ABA"/>
    <w:rsid w:val="00365A07"/>
    <w:rsid w:val="00367DFF"/>
    <w:rsid w:val="00371658"/>
    <w:rsid w:val="00383807"/>
    <w:rsid w:val="003C25CB"/>
    <w:rsid w:val="003D1A93"/>
    <w:rsid w:val="003D2612"/>
    <w:rsid w:val="003D2B04"/>
    <w:rsid w:val="003E0446"/>
    <w:rsid w:val="003F30CE"/>
    <w:rsid w:val="003F421D"/>
    <w:rsid w:val="004059F0"/>
    <w:rsid w:val="00410AEC"/>
    <w:rsid w:val="004161FF"/>
    <w:rsid w:val="00420A85"/>
    <w:rsid w:val="0042675A"/>
    <w:rsid w:val="0043024F"/>
    <w:rsid w:val="00432057"/>
    <w:rsid w:val="00437761"/>
    <w:rsid w:val="0044752D"/>
    <w:rsid w:val="00453F7A"/>
    <w:rsid w:val="00460349"/>
    <w:rsid w:val="004637EA"/>
    <w:rsid w:val="004672E9"/>
    <w:rsid w:val="00471063"/>
    <w:rsid w:val="00487440"/>
    <w:rsid w:val="00487EC4"/>
    <w:rsid w:val="004A07E8"/>
    <w:rsid w:val="004D0EE0"/>
    <w:rsid w:val="004E2425"/>
    <w:rsid w:val="004E67D1"/>
    <w:rsid w:val="00506F1F"/>
    <w:rsid w:val="00511035"/>
    <w:rsid w:val="00525633"/>
    <w:rsid w:val="00525FDC"/>
    <w:rsid w:val="00543983"/>
    <w:rsid w:val="00550EFD"/>
    <w:rsid w:val="00557180"/>
    <w:rsid w:val="00594098"/>
    <w:rsid w:val="00597189"/>
    <w:rsid w:val="005A631F"/>
    <w:rsid w:val="005B36F5"/>
    <w:rsid w:val="005B43DA"/>
    <w:rsid w:val="005B738B"/>
    <w:rsid w:val="005C0F06"/>
    <w:rsid w:val="005C20F1"/>
    <w:rsid w:val="005C2489"/>
    <w:rsid w:val="005C7FB5"/>
    <w:rsid w:val="005D03C9"/>
    <w:rsid w:val="005D4D2B"/>
    <w:rsid w:val="005E4DC3"/>
    <w:rsid w:val="005F2E1C"/>
    <w:rsid w:val="005F4083"/>
    <w:rsid w:val="005F5C47"/>
    <w:rsid w:val="005F78CF"/>
    <w:rsid w:val="0060705A"/>
    <w:rsid w:val="006148A1"/>
    <w:rsid w:val="00634E15"/>
    <w:rsid w:val="0064671B"/>
    <w:rsid w:val="00664811"/>
    <w:rsid w:val="00670D89"/>
    <w:rsid w:val="0067261A"/>
    <w:rsid w:val="006752F2"/>
    <w:rsid w:val="00687186"/>
    <w:rsid w:val="006938E2"/>
    <w:rsid w:val="006A0724"/>
    <w:rsid w:val="006B1FF2"/>
    <w:rsid w:val="006B2BD3"/>
    <w:rsid w:val="006B5163"/>
    <w:rsid w:val="006B5F5F"/>
    <w:rsid w:val="006D186F"/>
    <w:rsid w:val="006E156D"/>
    <w:rsid w:val="006E63B9"/>
    <w:rsid w:val="006F00AD"/>
    <w:rsid w:val="00701ACE"/>
    <w:rsid w:val="00706F79"/>
    <w:rsid w:val="00712960"/>
    <w:rsid w:val="00715E21"/>
    <w:rsid w:val="00726CF2"/>
    <w:rsid w:val="00741D07"/>
    <w:rsid w:val="00747B4E"/>
    <w:rsid w:val="00752236"/>
    <w:rsid w:val="00753EE1"/>
    <w:rsid w:val="007642EC"/>
    <w:rsid w:val="00764D8B"/>
    <w:rsid w:val="00773B9A"/>
    <w:rsid w:val="007B30BD"/>
    <w:rsid w:val="007C2F25"/>
    <w:rsid w:val="007C30FD"/>
    <w:rsid w:val="007C6293"/>
    <w:rsid w:val="007D2E69"/>
    <w:rsid w:val="007D591A"/>
    <w:rsid w:val="007E3EC1"/>
    <w:rsid w:val="007F1ED3"/>
    <w:rsid w:val="00807E6C"/>
    <w:rsid w:val="00820904"/>
    <w:rsid w:val="0082673A"/>
    <w:rsid w:val="00834311"/>
    <w:rsid w:val="00842BFD"/>
    <w:rsid w:val="00844FAA"/>
    <w:rsid w:val="00862032"/>
    <w:rsid w:val="00863C72"/>
    <w:rsid w:val="00876C6A"/>
    <w:rsid w:val="00877CA7"/>
    <w:rsid w:val="008A5E66"/>
    <w:rsid w:val="008A6E3E"/>
    <w:rsid w:val="008B4F7C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13564"/>
    <w:rsid w:val="0092355D"/>
    <w:rsid w:val="00932CD1"/>
    <w:rsid w:val="0093635F"/>
    <w:rsid w:val="00943EEF"/>
    <w:rsid w:val="00953628"/>
    <w:rsid w:val="009823FF"/>
    <w:rsid w:val="009A1682"/>
    <w:rsid w:val="009B5611"/>
    <w:rsid w:val="009C719E"/>
    <w:rsid w:val="009D0DE3"/>
    <w:rsid w:val="009E485E"/>
    <w:rsid w:val="009E5B73"/>
    <w:rsid w:val="009E7DEA"/>
    <w:rsid w:val="009F426C"/>
    <w:rsid w:val="009F7DA0"/>
    <w:rsid w:val="00A047E2"/>
    <w:rsid w:val="00A106AF"/>
    <w:rsid w:val="00A20DB5"/>
    <w:rsid w:val="00A4374D"/>
    <w:rsid w:val="00A67E8F"/>
    <w:rsid w:val="00A92A12"/>
    <w:rsid w:val="00A94604"/>
    <w:rsid w:val="00AA4045"/>
    <w:rsid w:val="00AA50C3"/>
    <w:rsid w:val="00AB2058"/>
    <w:rsid w:val="00AC574D"/>
    <w:rsid w:val="00AC5856"/>
    <w:rsid w:val="00AD33B3"/>
    <w:rsid w:val="00AD50DE"/>
    <w:rsid w:val="00AF2A8E"/>
    <w:rsid w:val="00B01520"/>
    <w:rsid w:val="00B06D61"/>
    <w:rsid w:val="00B23F6D"/>
    <w:rsid w:val="00B32911"/>
    <w:rsid w:val="00B405F9"/>
    <w:rsid w:val="00B513B5"/>
    <w:rsid w:val="00B609FC"/>
    <w:rsid w:val="00B70C3A"/>
    <w:rsid w:val="00B73412"/>
    <w:rsid w:val="00B76E91"/>
    <w:rsid w:val="00B77D70"/>
    <w:rsid w:val="00B85FDF"/>
    <w:rsid w:val="00B8755B"/>
    <w:rsid w:val="00BA1045"/>
    <w:rsid w:val="00BB44B6"/>
    <w:rsid w:val="00BC0BFC"/>
    <w:rsid w:val="00BC1B88"/>
    <w:rsid w:val="00BC2C84"/>
    <w:rsid w:val="00BC7805"/>
    <w:rsid w:val="00BE295C"/>
    <w:rsid w:val="00BF0DF3"/>
    <w:rsid w:val="00BF32FA"/>
    <w:rsid w:val="00C16B0C"/>
    <w:rsid w:val="00C2518D"/>
    <w:rsid w:val="00C26C92"/>
    <w:rsid w:val="00C2746F"/>
    <w:rsid w:val="00C30C9C"/>
    <w:rsid w:val="00C30E9E"/>
    <w:rsid w:val="00C4062F"/>
    <w:rsid w:val="00C5356B"/>
    <w:rsid w:val="00C57619"/>
    <w:rsid w:val="00C64E95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C176B"/>
    <w:rsid w:val="00CC6829"/>
    <w:rsid w:val="00CD24E7"/>
    <w:rsid w:val="00CD3EBF"/>
    <w:rsid w:val="00CE64F5"/>
    <w:rsid w:val="00CF0A51"/>
    <w:rsid w:val="00D01737"/>
    <w:rsid w:val="00D156FC"/>
    <w:rsid w:val="00D16E0A"/>
    <w:rsid w:val="00D22A8F"/>
    <w:rsid w:val="00D24B09"/>
    <w:rsid w:val="00D25805"/>
    <w:rsid w:val="00D35D03"/>
    <w:rsid w:val="00D36653"/>
    <w:rsid w:val="00D434CA"/>
    <w:rsid w:val="00D46875"/>
    <w:rsid w:val="00D5076D"/>
    <w:rsid w:val="00D620E3"/>
    <w:rsid w:val="00D62605"/>
    <w:rsid w:val="00D62E1C"/>
    <w:rsid w:val="00D819BF"/>
    <w:rsid w:val="00D95087"/>
    <w:rsid w:val="00DA2987"/>
    <w:rsid w:val="00DA77AE"/>
    <w:rsid w:val="00DB2F44"/>
    <w:rsid w:val="00DB3F05"/>
    <w:rsid w:val="00DB6505"/>
    <w:rsid w:val="00DC72D1"/>
    <w:rsid w:val="00DD660B"/>
    <w:rsid w:val="00DD70E4"/>
    <w:rsid w:val="00DF22BD"/>
    <w:rsid w:val="00E07F50"/>
    <w:rsid w:val="00E21CC9"/>
    <w:rsid w:val="00E3227F"/>
    <w:rsid w:val="00E40F69"/>
    <w:rsid w:val="00E4199B"/>
    <w:rsid w:val="00E4348C"/>
    <w:rsid w:val="00E61F29"/>
    <w:rsid w:val="00E724C4"/>
    <w:rsid w:val="00E85934"/>
    <w:rsid w:val="00E95753"/>
    <w:rsid w:val="00E9582E"/>
    <w:rsid w:val="00EA36E3"/>
    <w:rsid w:val="00EB0B02"/>
    <w:rsid w:val="00EB0E33"/>
    <w:rsid w:val="00EB6D29"/>
    <w:rsid w:val="00EC34C1"/>
    <w:rsid w:val="00EC6E94"/>
    <w:rsid w:val="00EF1641"/>
    <w:rsid w:val="00F02DA3"/>
    <w:rsid w:val="00F2461F"/>
    <w:rsid w:val="00F33CF4"/>
    <w:rsid w:val="00F34A13"/>
    <w:rsid w:val="00F379A9"/>
    <w:rsid w:val="00F4029A"/>
    <w:rsid w:val="00F41228"/>
    <w:rsid w:val="00F4445C"/>
    <w:rsid w:val="00F52634"/>
    <w:rsid w:val="00F60147"/>
    <w:rsid w:val="00F63230"/>
    <w:rsid w:val="00F65050"/>
    <w:rsid w:val="00F748B8"/>
    <w:rsid w:val="00F768B4"/>
    <w:rsid w:val="00F84D74"/>
    <w:rsid w:val="00F86CA7"/>
    <w:rsid w:val="00F91B01"/>
    <w:rsid w:val="00F91BED"/>
    <w:rsid w:val="00F94B9F"/>
    <w:rsid w:val="00FA70AB"/>
    <w:rsid w:val="00FB0E43"/>
    <w:rsid w:val="00FC421D"/>
    <w:rsid w:val="00FD1DAB"/>
    <w:rsid w:val="00FD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F1AB00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C421D"/>
    <w:pPr>
      <w:spacing w:after="0" w:line="480" w:lineRule="auto"/>
      <w:ind w:left="720" w:hanging="72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D8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681</Words>
  <Characters>9585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1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2</cp:revision>
  <dcterms:created xsi:type="dcterms:W3CDTF">2020-01-16T15:17:00Z</dcterms:created>
  <dcterms:modified xsi:type="dcterms:W3CDTF">2020-01-16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PaDHgxN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